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3DEF" w:rsidRPr="000A52E1" w:rsidRDefault="00483DEF" w:rsidP="00483DEF">
      <w:pPr>
        <w:pStyle w:val="NormalWeb"/>
        <w:spacing w:before="0" w:beforeAutospacing="0" w:after="200" w:afterAutospacing="0"/>
      </w:pPr>
      <w:r w:rsidRPr="000A52E1">
        <w:rPr>
          <w:b/>
          <w:bCs/>
          <w:color w:val="000000"/>
        </w:rPr>
        <w:t xml:space="preserve">Medication Communication Practices </w:t>
      </w:r>
      <w:r w:rsidR="00BF2182">
        <w:rPr>
          <w:b/>
          <w:bCs/>
          <w:color w:val="000000"/>
        </w:rPr>
        <w:t xml:space="preserve">between Providers </w:t>
      </w:r>
      <w:r w:rsidR="00D107DF">
        <w:rPr>
          <w:b/>
          <w:bCs/>
          <w:color w:val="000000"/>
        </w:rPr>
        <w:t>in Cardiology</w:t>
      </w:r>
    </w:p>
    <w:p w:rsidR="00483DEF" w:rsidRPr="000A52E1" w:rsidRDefault="00DD6BBD" w:rsidP="00483DEF">
      <w:pPr>
        <w:pStyle w:val="NormalWeb"/>
        <w:spacing w:before="0" w:beforeAutospacing="0" w:after="160" w:afterAutospacing="0"/>
      </w:pPr>
      <w:r w:rsidRPr="000A52E1">
        <w:rPr>
          <w:color w:val="000000"/>
        </w:rPr>
        <w:t>David Ouyang MD</w:t>
      </w:r>
      <w:r w:rsidRPr="000A52E1">
        <w:rPr>
          <w:color w:val="000000"/>
          <w:vertAlign w:val="superscript"/>
        </w:rPr>
        <w:t>1</w:t>
      </w:r>
      <w:r w:rsidRPr="000A52E1">
        <w:rPr>
          <w:color w:val="000000"/>
        </w:rPr>
        <w:t xml:space="preserve">, </w:t>
      </w:r>
      <w:r w:rsidR="0073533F" w:rsidRPr="000A52E1">
        <w:rPr>
          <w:color w:val="000000"/>
        </w:rPr>
        <w:t>Rebecca Tisdale MD</w:t>
      </w:r>
      <w:r w:rsidR="0073533F" w:rsidRPr="000A52E1">
        <w:rPr>
          <w:color w:val="000000"/>
          <w:vertAlign w:val="superscript"/>
        </w:rPr>
        <w:t>2</w:t>
      </w:r>
      <w:r w:rsidR="0073533F" w:rsidRPr="000A52E1">
        <w:rPr>
          <w:color w:val="000000"/>
        </w:rPr>
        <w:t xml:space="preserve">, </w:t>
      </w:r>
      <w:r>
        <w:rPr>
          <w:color w:val="000000"/>
        </w:rPr>
        <w:t>Paul Cheng MD PhD</w:t>
      </w:r>
      <w:r>
        <w:rPr>
          <w:color w:val="000000"/>
          <w:vertAlign w:val="superscript"/>
        </w:rPr>
        <w:t>1</w:t>
      </w:r>
      <w:r>
        <w:rPr>
          <w:color w:val="000000"/>
        </w:rPr>
        <w:t xml:space="preserve">, </w:t>
      </w:r>
      <w:r w:rsidR="00D107DF" w:rsidRPr="000A52E1">
        <w:rPr>
          <w:color w:val="000000"/>
        </w:rPr>
        <w:t>Jeffrey Chi MD</w:t>
      </w:r>
      <w:r w:rsidR="00D107DF" w:rsidRPr="000A52E1">
        <w:rPr>
          <w:color w:val="000000"/>
          <w:vertAlign w:val="superscript"/>
        </w:rPr>
        <w:t>2</w:t>
      </w:r>
      <w:r w:rsidR="00D107DF">
        <w:rPr>
          <w:color w:val="000000"/>
        </w:rPr>
        <w:t xml:space="preserve">, </w:t>
      </w:r>
      <w:r w:rsidR="00D107DF" w:rsidRPr="000A52E1">
        <w:rPr>
          <w:color w:val="000000"/>
        </w:rPr>
        <w:t>Jonathan H. Chen MD PhD</w:t>
      </w:r>
      <w:r w:rsidR="00D107DF" w:rsidRPr="000A52E1">
        <w:rPr>
          <w:color w:val="000000"/>
          <w:vertAlign w:val="superscript"/>
        </w:rPr>
        <w:t>2</w:t>
      </w:r>
      <w:r w:rsidR="00D107DF">
        <w:rPr>
          <w:color w:val="000000"/>
        </w:rPr>
        <w:t>,</w:t>
      </w:r>
      <w:r w:rsidR="00B6186F">
        <w:rPr>
          <w:color w:val="000000"/>
        </w:rPr>
        <w:t xml:space="preserve"> </w:t>
      </w:r>
      <w:r w:rsidR="00483DEF" w:rsidRPr="000A52E1">
        <w:rPr>
          <w:color w:val="000000"/>
        </w:rPr>
        <w:t>Euan Ashley MBBS PhD</w:t>
      </w:r>
      <w:r w:rsidR="00483DEF" w:rsidRPr="000A52E1">
        <w:rPr>
          <w:color w:val="000000"/>
          <w:vertAlign w:val="superscript"/>
        </w:rPr>
        <w:t>1</w:t>
      </w:r>
      <w:r w:rsidR="00483DEF" w:rsidRPr="000A52E1">
        <w:rPr>
          <w:color w:val="000000"/>
        </w:rPr>
        <w:t xml:space="preserve">, </w:t>
      </w:r>
    </w:p>
    <w:p w:rsidR="00483DEF" w:rsidRPr="000A52E1" w:rsidRDefault="00483DEF" w:rsidP="00483DEF">
      <w:pPr>
        <w:pStyle w:val="NormalWeb"/>
        <w:spacing w:before="0" w:beforeAutospacing="0" w:after="160" w:afterAutospacing="0"/>
      </w:pPr>
      <w:r w:rsidRPr="000A52E1">
        <w:rPr>
          <w:color w:val="000000"/>
          <w:vertAlign w:val="superscript"/>
        </w:rPr>
        <w:t>1</w:t>
      </w:r>
      <w:r w:rsidRPr="000A52E1">
        <w:rPr>
          <w:color w:val="000000"/>
        </w:rPr>
        <w:t>Department of Internal Medicine, Division of Cardiovascular Medicine, Stanford University School of Medicine, Stanford, CA USA</w:t>
      </w:r>
    </w:p>
    <w:p w:rsidR="00483DEF" w:rsidRPr="000A52E1" w:rsidRDefault="00483DEF" w:rsidP="00483DEF">
      <w:pPr>
        <w:pStyle w:val="NormalWeb"/>
        <w:spacing w:before="0" w:beforeAutospacing="0" w:after="160" w:afterAutospacing="0"/>
      </w:pPr>
      <w:r w:rsidRPr="000A52E1">
        <w:rPr>
          <w:color w:val="000000"/>
          <w:vertAlign w:val="superscript"/>
        </w:rPr>
        <w:t>2</w:t>
      </w:r>
      <w:r w:rsidRPr="000A52E1">
        <w:rPr>
          <w:color w:val="000000"/>
        </w:rPr>
        <w:t>Department of Internal Medicine, Division of Hospital Medicine, Stanford University School of Medicine, Stanford, CA USA</w:t>
      </w:r>
    </w:p>
    <w:p w:rsidR="00A91B3F" w:rsidRDefault="00483DEF" w:rsidP="00D107DF">
      <w:pPr>
        <w:pStyle w:val="NormalWeb"/>
        <w:shd w:val="clear" w:color="auto" w:fill="FFFFFF"/>
        <w:spacing w:before="0" w:beforeAutospacing="0" w:after="0" w:afterAutospacing="0"/>
      </w:pPr>
      <w:r w:rsidRPr="000A52E1">
        <w:t> </w:t>
      </w:r>
    </w:p>
    <w:p w:rsidR="00D107DF" w:rsidRDefault="00286255" w:rsidP="00D107DF">
      <w:pPr>
        <w:pStyle w:val="NormalWeb"/>
        <w:shd w:val="clear" w:color="auto" w:fill="FFFFFF"/>
        <w:spacing w:before="0" w:beforeAutospacing="0" w:after="0" w:afterAutospacing="0"/>
      </w:pPr>
      <w:r>
        <w:br/>
        <w:t xml:space="preserve">Word Count: </w:t>
      </w:r>
      <w:r w:rsidR="00A405B9">
        <w:t>478</w:t>
      </w:r>
      <w:r>
        <w:tab/>
      </w:r>
    </w:p>
    <w:p w:rsidR="00D107DF" w:rsidRDefault="00D107DF" w:rsidP="00D107DF">
      <w:pPr>
        <w:pStyle w:val="NormalWeb"/>
        <w:shd w:val="clear" w:color="auto" w:fill="FFFFFF"/>
        <w:spacing w:before="0" w:beforeAutospacing="0" w:after="0" w:afterAutospacing="0"/>
      </w:pPr>
    </w:p>
    <w:p w:rsidR="00286255" w:rsidRPr="000A52E1" w:rsidRDefault="00286255" w:rsidP="00286255">
      <w:pPr>
        <w:pStyle w:val="NormalWeb"/>
        <w:shd w:val="clear" w:color="auto" w:fill="FFFFFF"/>
        <w:spacing w:before="0" w:beforeAutospacing="0" w:after="0" w:afterAutospacing="0"/>
      </w:pPr>
    </w:p>
    <w:p w:rsidR="00286255" w:rsidRPr="000A52E1" w:rsidRDefault="00286255" w:rsidP="00286255">
      <w:pPr>
        <w:pStyle w:val="NormalWeb"/>
        <w:shd w:val="clear" w:color="auto" w:fill="FFFFFF"/>
        <w:spacing w:before="0" w:beforeAutospacing="0" w:after="0" w:afterAutospacing="0"/>
      </w:pPr>
      <w:r w:rsidRPr="000A52E1">
        <w:rPr>
          <w:b/>
          <w:bCs/>
          <w:color w:val="333333"/>
        </w:rPr>
        <w:t>Author Contributions:</w:t>
      </w:r>
      <w:r w:rsidRPr="000A52E1">
        <w:rPr>
          <w:color w:val="333333"/>
        </w:rPr>
        <w:t> Dr. Ouyang had full access to all of the data in the study and takes responsibility for the integrity of the data and the accuracy of the data analysis.</w:t>
      </w:r>
    </w:p>
    <w:p w:rsidR="00286255" w:rsidRPr="000A52E1" w:rsidRDefault="00286255" w:rsidP="00286255">
      <w:pPr>
        <w:pStyle w:val="NormalWeb"/>
        <w:shd w:val="clear" w:color="auto" w:fill="FFFFFF"/>
        <w:spacing w:before="0" w:beforeAutospacing="0" w:after="0" w:afterAutospacing="0"/>
      </w:pPr>
      <w:r w:rsidRPr="000A52E1">
        <w:rPr>
          <w:i/>
          <w:iCs/>
          <w:color w:val="333333"/>
        </w:rPr>
        <w:t>Study concept and design</w:t>
      </w:r>
      <w:r w:rsidRPr="000A52E1">
        <w:rPr>
          <w:color w:val="333333"/>
        </w:rPr>
        <w:t>: Ouyang.</w:t>
      </w:r>
    </w:p>
    <w:p w:rsidR="00286255" w:rsidRPr="000A52E1" w:rsidRDefault="00286255" w:rsidP="00286255">
      <w:pPr>
        <w:pStyle w:val="NormalWeb"/>
        <w:shd w:val="clear" w:color="auto" w:fill="FFFFFF"/>
        <w:spacing w:before="0" w:beforeAutospacing="0" w:after="0" w:afterAutospacing="0"/>
      </w:pPr>
      <w:r w:rsidRPr="000A52E1">
        <w:rPr>
          <w:i/>
          <w:iCs/>
          <w:color w:val="333333"/>
        </w:rPr>
        <w:t>Acquisition of data</w:t>
      </w:r>
      <w:r w:rsidRPr="000A52E1">
        <w:rPr>
          <w:color w:val="333333"/>
        </w:rPr>
        <w:t>: Ouyang, Chi, Chen.</w:t>
      </w:r>
    </w:p>
    <w:p w:rsidR="00286255" w:rsidRPr="000A52E1" w:rsidRDefault="00286255" w:rsidP="00286255">
      <w:pPr>
        <w:pStyle w:val="NormalWeb"/>
        <w:shd w:val="clear" w:color="auto" w:fill="FFFFFF"/>
        <w:spacing w:before="0" w:beforeAutospacing="0" w:after="0" w:afterAutospacing="0"/>
      </w:pPr>
      <w:r w:rsidRPr="000A52E1">
        <w:rPr>
          <w:i/>
          <w:iCs/>
          <w:color w:val="333333"/>
        </w:rPr>
        <w:t>Analysis and interpretation of data</w:t>
      </w:r>
      <w:r w:rsidRPr="000A52E1">
        <w:rPr>
          <w:color w:val="333333"/>
        </w:rPr>
        <w:t>: Ouyang, Tisdale, Ashley, Chi, Chen.</w:t>
      </w:r>
    </w:p>
    <w:p w:rsidR="00286255" w:rsidRPr="000A52E1" w:rsidRDefault="00286255" w:rsidP="00286255">
      <w:pPr>
        <w:pStyle w:val="NormalWeb"/>
        <w:shd w:val="clear" w:color="auto" w:fill="FFFFFF"/>
        <w:spacing w:before="0" w:beforeAutospacing="0" w:after="0" w:afterAutospacing="0"/>
      </w:pPr>
      <w:r w:rsidRPr="000A52E1">
        <w:rPr>
          <w:i/>
          <w:iCs/>
          <w:color w:val="333333"/>
        </w:rPr>
        <w:t>Drafting of the manuscript</w:t>
      </w:r>
      <w:r w:rsidRPr="000A52E1">
        <w:rPr>
          <w:color w:val="333333"/>
        </w:rPr>
        <w:t>: Ouyang, Tisdale.</w:t>
      </w:r>
    </w:p>
    <w:p w:rsidR="00286255" w:rsidRPr="000A52E1" w:rsidRDefault="00286255" w:rsidP="00286255">
      <w:pPr>
        <w:pStyle w:val="NormalWeb"/>
        <w:shd w:val="clear" w:color="auto" w:fill="FFFFFF"/>
        <w:spacing w:before="0" w:beforeAutospacing="0" w:after="0" w:afterAutospacing="0"/>
      </w:pPr>
      <w:r w:rsidRPr="000A52E1">
        <w:rPr>
          <w:i/>
          <w:iCs/>
          <w:color w:val="333333"/>
        </w:rPr>
        <w:t>Critical revision of the manuscript for important intellectual content</w:t>
      </w:r>
      <w:r w:rsidRPr="000A52E1">
        <w:rPr>
          <w:color w:val="333333"/>
        </w:rPr>
        <w:t>: Ouyang, Tisdale, Ashley, Chi, Chen.</w:t>
      </w:r>
    </w:p>
    <w:p w:rsidR="00286255" w:rsidRDefault="00286255" w:rsidP="00286255">
      <w:pPr>
        <w:pStyle w:val="NormalWeb"/>
        <w:shd w:val="clear" w:color="auto" w:fill="FFFFFF"/>
        <w:spacing w:before="0" w:beforeAutospacing="0" w:after="0" w:afterAutospacing="0"/>
        <w:rPr>
          <w:color w:val="333333"/>
        </w:rPr>
      </w:pPr>
      <w:r w:rsidRPr="000A52E1">
        <w:rPr>
          <w:i/>
          <w:iCs/>
          <w:color w:val="333333"/>
        </w:rPr>
        <w:t>Statistical analysis</w:t>
      </w:r>
      <w:r w:rsidRPr="000A52E1">
        <w:rPr>
          <w:color w:val="333333"/>
        </w:rPr>
        <w:t>: Ouyang, Tisdale, Chen.</w:t>
      </w:r>
    </w:p>
    <w:p w:rsidR="00286255" w:rsidRDefault="00286255" w:rsidP="00D107DF">
      <w:pPr>
        <w:pStyle w:val="NormalWeb"/>
        <w:shd w:val="clear" w:color="auto" w:fill="FFFFFF"/>
        <w:spacing w:before="0" w:beforeAutospacing="0" w:after="0" w:afterAutospacing="0"/>
        <w:rPr>
          <w:noProof/>
        </w:rPr>
      </w:pPr>
    </w:p>
    <w:p w:rsidR="00286255" w:rsidRDefault="00286255" w:rsidP="00D107DF">
      <w:pPr>
        <w:pStyle w:val="NormalWeb"/>
        <w:shd w:val="clear" w:color="auto" w:fill="FFFFFF"/>
        <w:spacing w:before="0" w:beforeAutospacing="0" w:after="0" w:afterAutospacing="0"/>
        <w:rPr>
          <w:noProof/>
        </w:rPr>
      </w:pPr>
    </w:p>
    <w:p w:rsidR="00D107DF" w:rsidRDefault="00286255" w:rsidP="00D107DF">
      <w:pPr>
        <w:pStyle w:val="NormalWeb"/>
        <w:shd w:val="clear" w:color="auto" w:fill="FFFFFF"/>
        <w:spacing w:before="0" w:beforeAutospacing="0" w:after="0" w:afterAutospacing="0"/>
        <w:rPr>
          <w:noProof/>
        </w:rPr>
      </w:pPr>
      <w:r>
        <w:rPr>
          <w:noProof/>
        </w:rPr>
        <w:t xml:space="preserve">Corresponding author: </w:t>
      </w:r>
    </w:p>
    <w:p w:rsidR="00286255" w:rsidRPr="00D8626C" w:rsidRDefault="00286255" w:rsidP="00286255">
      <w:pPr>
        <w:rPr>
          <w:rFonts w:ascii="Times New Roman" w:hAnsi="Times New Roman" w:cs="Times New Roman"/>
          <w:sz w:val="24"/>
          <w:szCs w:val="24"/>
        </w:rPr>
      </w:pPr>
      <w:r w:rsidRPr="00286255">
        <w:rPr>
          <w:rFonts w:ascii="Times New Roman" w:hAnsi="Times New Roman" w:cs="Times New Roman"/>
          <w:sz w:val="24"/>
          <w:szCs w:val="24"/>
        </w:rPr>
        <w:t>David Ouyang, MD</w:t>
      </w:r>
      <w:r>
        <w:rPr>
          <w:rFonts w:ascii="Times New Roman" w:hAnsi="Times New Roman" w:cs="Times New Roman"/>
          <w:sz w:val="24"/>
          <w:szCs w:val="24"/>
        </w:rPr>
        <w:br/>
      </w:r>
      <w:r w:rsidRPr="00D8626C">
        <w:rPr>
          <w:rFonts w:ascii="Times New Roman" w:hAnsi="Times New Roman" w:cs="Times New Roman"/>
          <w:sz w:val="24"/>
          <w:szCs w:val="24"/>
        </w:rPr>
        <w:t xml:space="preserve">Stanford University </w:t>
      </w:r>
      <w:r w:rsidRPr="00D8626C">
        <w:rPr>
          <w:rFonts w:ascii="Times New Roman" w:hAnsi="Times New Roman" w:cs="Times New Roman"/>
          <w:sz w:val="24"/>
          <w:szCs w:val="24"/>
          <w:shd w:val="clear" w:color="auto" w:fill="FFFFFF"/>
        </w:rPr>
        <w:t xml:space="preserve">Falk Cardiovascular Research Center, </w:t>
      </w:r>
      <w:r>
        <w:rPr>
          <w:rFonts w:ascii="Times New Roman" w:hAnsi="Times New Roman" w:cs="Times New Roman"/>
          <w:sz w:val="24"/>
          <w:szCs w:val="24"/>
          <w:shd w:val="clear" w:color="auto" w:fill="FFFFFF"/>
        </w:rPr>
        <w:br/>
      </w:r>
      <w:r w:rsidRPr="00D8626C">
        <w:rPr>
          <w:rFonts w:ascii="Times New Roman" w:hAnsi="Times New Roman" w:cs="Times New Roman"/>
          <w:sz w:val="24"/>
          <w:szCs w:val="24"/>
          <w:shd w:val="clear" w:color="auto" w:fill="FFFFFF"/>
        </w:rPr>
        <w:t xml:space="preserve">870 Quarry Rd Ext, Palo Alto, CA 94304 </w:t>
      </w:r>
      <w:r>
        <w:rPr>
          <w:rFonts w:ascii="Times New Roman" w:hAnsi="Times New Roman" w:cs="Times New Roman"/>
          <w:sz w:val="24"/>
          <w:szCs w:val="24"/>
          <w:shd w:val="clear" w:color="auto" w:fill="FFFFFF"/>
        </w:rPr>
        <w:br/>
      </w:r>
      <w:r w:rsidRPr="00D8626C">
        <w:rPr>
          <w:rFonts w:ascii="Times New Roman" w:hAnsi="Times New Roman" w:cs="Times New Roman"/>
          <w:sz w:val="24"/>
          <w:szCs w:val="24"/>
          <w:shd w:val="clear" w:color="auto" w:fill="FFFFFF"/>
        </w:rPr>
        <w:t>ouyangd@stanford.edu</w:t>
      </w:r>
    </w:p>
    <w:p w:rsidR="00286255" w:rsidRDefault="00286255" w:rsidP="00286255">
      <w:pPr>
        <w:pStyle w:val="NormalWeb"/>
        <w:shd w:val="clear" w:color="auto" w:fill="FFFFFF"/>
        <w:spacing w:before="0" w:beforeAutospacing="0" w:after="0" w:afterAutospacing="0"/>
      </w:pPr>
    </w:p>
    <w:p w:rsidR="00D107DF" w:rsidRDefault="00D107DF" w:rsidP="00D107DF">
      <w:pPr>
        <w:pStyle w:val="NormalWeb"/>
        <w:shd w:val="clear" w:color="auto" w:fill="FFFFFF"/>
        <w:spacing w:before="0" w:beforeAutospacing="0" w:after="0" w:afterAutospacing="0"/>
      </w:pPr>
    </w:p>
    <w:p w:rsidR="00D107DF" w:rsidRDefault="00D107DF"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D107DF" w:rsidRDefault="00D107DF" w:rsidP="00D107DF">
      <w:pPr>
        <w:pStyle w:val="NormalWeb"/>
        <w:shd w:val="clear" w:color="auto" w:fill="FFFFFF"/>
        <w:spacing w:before="0" w:beforeAutospacing="0" w:after="0" w:afterAutospacing="0"/>
      </w:pPr>
    </w:p>
    <w:p w:rsidR="00D107DF" w:rsidRDefault="00D107DF" w:rsidP="00D107DF">
      <w:pPr>
        <w:pStyle w:val="NormalWeb"/>
        <w:shd w:val="clear" w:color="auto" w:fill="FFFFFF"/>
        <w:spacing w:before="0" w:beforeAutospacing="0" w:after="0" w:afterAutospacing="0"/>
      </w:pPr>
    </w:p>
    <w:p w:rsidR="00BF2182" w:rsidRDefault="00BF2182" w:rsidP="00483DEF">
      <w:pPr>
        <w:pStyle w:val="NormalWeb"/>
        <w:spacing w:before="0" w:beforeAutospacing="0" w:after="160" w:afterAutospacing="0"/>
        <w:rPr>
          <w:color w:val="000000"/>
        </w:rPr>
      </w:pPr>
    </w:p>
    <w:p w:rsidR="00BF2182" w:rsidRDefault="00BF2182" w:rsidP="00483DEF">
      <w:pPr>
        <w:pStyle w:val="NormalWeb"/>
        <w:spacing w:before="0" w:beforeAutospacing="0" w:after="160" w:afterAutospacing="0"/>
        <w:rPr>
          <w:color w:val="000000"/>
        </w:rPr>
      </w:pPr>
      <w:r>
        <w:rPr>
          <w:color w:val="000000"/>
        </w:rPr>
        <w:lastRenderedPageBreak/>
        <w:t>Background</w:t>
      </w:r>
    </w:p>
    <w:p w:rsidR="00483DEF" w:rsidRPr="00BF2182" w:rsidRDefault="006675A5" w:rsidP="00483DEF">
      <w:pPr>
        <w:pStyle w:val="NormalWeb"/>
        <w:spacing w:before="0" w:beforeAutospacing="0" w:after="160" w:afterAutospacing="0"/>
        <w:rPr>
          <w:color w:val="000000"/>
        </w:rPr>
      </w:pPr>
      <w:r>
        <w:rPr>
          <w:color w:val="000000"/>
        </w:rPr>
        <w:t xml:space="preserve">New medication classes such as non-vitamin K </w:t>
      </w:r>
      <w:r w:rsidR="00EB1B72">
        <w:rPr>
          <w:color w:val="000000"/>
        </w:rPr>
        <w:t xml:space="preserve">antagonist </w:t>
      </w:r>
      <w:r>
        <w:rPr>
          <w:color w:val="000000"/>
        </w:rPr>
        <w:t>oral anticoagulants and angiotensin receptor neprilysin inhibitors have been recently introduced into cardiology practice. With the introduction of new medications, there is a push towards using trade names</w:t>
      </w:r>
      <w:r w:rsidR="004B3BBC">
        <w:rPr>
          <w:color w:val="000000"/>
        </w:rPr>
        <w:t xml:space="preserve"> when providers are still unfamiliar with the medications</w:t>
      </w:r>
      <w:r>
        <w:rPr>
          <w:color w:val="000000"/>
        </w:rPr>
        <w:t xml:space="preserve">. </w:t>
      </w:r>
      <w:r w:rsidR="00FE48A5" w:rsidRPr="000A52E1">
        <w:rPr>
          <w:color w:val="000000"/>
        </w:rPr>
        <w:t>The use of trade names for drugs in clinical practice raises awareness of these brand-names and has been shown to increase their use</w:t>
      </w:r>
      <w:r w:rsidR="00A70F55">
        <w:rPr>
          <w:color w:val="000000"/>
          <w:vertAlign w:val="superscript"/>
        </w:rPr>
        <w:t>1</w:t>
      </w:r>
      <w:r w:rsidR="00FE48A5" w:rsidRPr="000A52E1">
        <w:rPr>
          <w:color w:val="000000"/>
        </w:rPr>
        <w:t>.</w:t>
      </w:r>
      <w:r w:rsidR="00FE48A5">
        <w:rPr>
          <w:color w:val="000000"/>
        </w:rPr>
        <w:t xml:space="preserve"> Academic</w:t>
      </w:r>
      <w:r w:rsidR="00BF2182">
        <w:rPr>
          <w:color w:val="000000"/>
        </w:rPr>
        <w:t xml:space="preserve"> medical centers</w:t>
      </w:r>
      <w:r w:rsidR="00BF2182" w:rsidRPr="000A52E1">
        <w:rPr>
          <w:color w:val="000000"/>
        </w:rPr>
        <w:t xml:space="preserve"> have made a concerted attempt to teach generic medication names and discourage the use of trade names</w:t>
      </w:r>
      <w:r w:rsidR="00BF2182">
        <w:rPr>
          <w:color w:val="000000"/>
        </w:rPr>
        <w:t xml:space="preserve"> to reduce bias and contain costs</w:t>
      </w:r>
      <w:r w:rsidR="00FE48A5">
        <w:rPr>
          <w:color w:val="000000"/>
        </w:rPr>
        <w:t>, however</w:t>
      </w:r>
      <w:r w:rsidR="00E27248">
        <w:rPr>
          <w:color w:val="000000"/>
        </w:rPr>
        <w:t xml:space="preserve"> </w:t>
      </w:r>
      <w:r w:rsidR="00483DEF" w:rsidRPr="000A52E1">
        <w:rPr>
          <w:color w:val="000000"/>
        </w:rPr>
        <w:t>usage of trade names p</w:t>
      </w:r>
      <w:r w:rsidR="00FE48A5">
        <w:rPr>
          <w:color w:val="000000"/>
        </w:rPr>
        <w:t>ersists</w:t>
      </w:r>
      <w:r w:rsidR="00FE48A5">
        <w:rPr>
          <w:color w:val="000000"/>
          <w:vertAlign w:val="superscript"/>
        </w:rPr>
        <w:t>1-</w:t>
      </w:r>
      <w:r w:rsidR="00A70F55">
        <w:rPr>
          <w:color w:val="000000"/>
          <w:vertAlign w:val="superscript"/>
        </w:rPr>
        <w:t>4</w:t>
      </w:r>
      <w:r w:rsidR="00483DEF" w:rsidRPr="000A52E1">
        <w:rPr>
          <w:color w:val="000000"/>
        </w:rPr>
        <w:t xml:space="preserve">. We sought to characterize the relative use of trade and generic drug names </w:t>
      </w:r>
      <w:r w:rsidR="004C649B">
        <w:rPr>
          <w:color w:val="000000"/>
        </w:rPr>
        <w:t xml:space="preserve">across multiple cardiology </w:t>
      </w:r>
      <w:r w:rsidR="00A70F55">
        <w:rPr>
          <w:color w:val="000000"/>
        </w:rPr>
        <w:t>subspecialties</w:t>
      </w:r>
      <w:r w:rsidR="00FE48A5">
        <w:rPr>
          <w:color w:val="000000"/>
        </w:rPr>
        <w:t>, and associate their naming patterns with name and medication characteristics.</w:t>
      </w:r>
    </w:p>
    <w:p w:rsidR="00483DEF" w:rsidRPr="000A52E1" w:rsidRDefault="00483DEF" w:rsidP="00483DEF">
      <w:pPr>
        <w:pStyle w:val="NormalWeb"/>
        <w:spacing w:before="0" w:beforeAutospacing="0" w:after="160" w:afterAutospacing="0"/>
      </w:pPr>
      <w:r w:rsidRPr="000A52E1">
        <w:rPr>
          <w:color w:val="000000"/>
        </w:rPr>
        <w:t>Methods:</w:t>
      </w:r>
    </w:p>
    <w:p w:rsidR="00483DEF" w:rsidRPr="000A52E1" w:rsidRDefault="00AC3CDF" w:rsidP="00483DEF">
      <w:pPr>
        <w:pStyle w:val="NormalWeb"/>
        <w:spacing w:before="0" w:beforeAutospacing="0" w:after="200" w:afterAutospacing="0"/>
      </w:pPr>
      <w:r w:rsidRPr="000A52E1">
        <w:rPr>
          <w:color w:val="000000"/>
        </w:rPr>
        <w:t>W</w:t>
      </w:r>
      <w:r w:rsidR="00483DEF" w:rsidRPr="000A52E1">
        <w:rPr>
          <w:color w:val="000000"/>
        </w:rPr>
        <w:t xml:space="preserve">e analyzed 1,048,576 text pages to housestaff between June 1, 2013 and April 24, 2017 at a large academic university hospital. Mentions of medications </w:t>
      </w:r>
      <w:r w:rsidR="00D4572D">
        <w:rPr>
          <w:color w:val="000000"/>
        </w:rPr>
        <w:t xml:space="preserve">frequently used in cardiology </w:t>
      </w:r>
      <w:r w:rsidR="00483DEF" w:rsidRPr="000A52E1">
        <w:rPr>
          <w:color w:val="000000"/>
        </w:rPr>
        <w:t>were identified and tallied. When explicitly mentioned in the body of the text page, the occupation of the sender was established</w:t>
      </w:r>
      <w:r w:rsidR="00D5279E">
        <w:rPr>
          <w:color w:val="000000"/>
        </w:rPr>
        <w:t xml:space="preserve">. </w:t>
      </w:r>
      <w:r w:rsidR="00FE48A5">
        <w:rPr>
          <w:color w:val="000000"/>
        </w:rPr>
        <w:t>Estimated daily cost and drug approval date were extracted from datasets from the Food and Drug Administration and publically available databases</w:t>
      </w:r>
      <w:r w:rsidR="00B41A3C">
        <w:rPr>
          <w:color w:val="000000"/>
          <w:vertAlign w:val="superscript"/>
        </w:rPr>
        <w:t>5-6</w:t>
      </w:r>
      <w:r w:rsidR="00FE48A5">
        <w:rPr>
          <w:color w:val="000000"/>
        </w:rPr>
        <w:t xml:space="preserve">. </w:t>
      </w:r>
      <w:r w:rsidR="000A52E1">
        <w:rPr>
          <w:color w:val="000000"/>
        </w:rPr>
        <w:t>Text pages were algorithmic</w:t>
      </w:r>
      <w:r w:rsidR="004C649B">
        <w:rPr>
          <w:color w:val="000000"/>
        </w:rPr>
        <w:t>ally processed using Python and</w:t>
      </w:r>
      <w:r w:rsidR="00A405B9">
        <w:rPr>
          <w:color w:val="000000"/>
        </w:rPr>
        <w:t xml:space="preserve"> </w:t>
      </w:r>
      <w:r w:rsidR="00D5279E">
        <w:rPr>
          <w:color w:val="000000"/>
        </w:rPr>
        <w:t>m</w:t>
      </w:r>
      <w:r w:rsidR="00D5279E" w:rsidRPr="000A52E1">
        <w:rPr>
          <w:color w:val="000000"/>
        </w:rPr>
        <w:t xml:space="preserve">ultivariate analysis </w:t>
      </w:r>
      <w:r w:rsidR="00D5279E">
        <w:rPr>
          <w:color w:val="000000"/>
        </w:rPr>
        <w:t>was</w:t>
      </w:r>
      <w:r w:rsidR="000A52E1">
        <w:rPr>
          <w:color w:val="000000"/>
        </w:rPr>
        <w:t xml:space="preserve"> performed in R. </w:t>
      </w:r>
      <w:r w:rsidRPr="000A52E1">
        <w:rPr>
          <w:color w:val="000000"/>
        </w:rPr>
        <w:t>This study was approved by the Stanford University IRB.</w:t>
      </w:r>
    </w:p>
    <w:p w:rsidR="00483DEF" w:rsidRPr="000A52E1" w:rsidRDefault="00483DEF" w:rsidP="00483DEF">
      <w:pPr>
        <w:pStyle w:val="NormalWeb"/>
        <w:spacing w:before="0" w:beforeAutospacing="0" w:after="160" w:afterAutospacing="0"/>
      </w:pPr>
      <w:r w:rsidRPr="000A52E1">
        <w:rPr>
          <w:color w:val="000000"/>
        </w:rPr>
        <w:t>Results:</w:t>
      </w:r>
    </w:p>
    <w:p w:rsidR="00483DEF" w:rsidRPr="000A52E1" w:rsidRDefault="00483DEF" w:rsidP="006675A5">
      <w:pPr>
        <w:pStyle w:val="NormalWeb"/>
        <w:spacing w:before="0" w:beforeAutospacing="0" w:after="160" w:afterAutospacing="0"/>
        <w:rPr>
          <w:color w:val="000000"/>
        </w:rPr>
      </w:pPr>
      <w:r w:rsidRPr="000A52E1">
        <w:rPr>
          <w:color w:val="000000"/>
        </w:rPr>
        <w:t>We identified 102,243 pages regarding medications, of which 34,489</w:t>
      </w:r>
      <w:r w:rsidR="00650A5D" w:rsidRPr="000A52E1">
        <w:rPr>
          <w:color w:val="000000"/>
        </w:rPr>
        <w:t xml:space="preserve"> (33.7%)</w:t>
      </w:r>
      <w:r w:rsidRPr="000A52E1">
        <w:rPr>
          <w:color w:val="000000"/>
        </w:rPr>
        <w:t xml:space="preserve"> pages were from nurses and 20,446</w:t>
      </w:r>
      <w:r w:rsidR="00650A5D" w:rsidRPr="000A52E1">
        <w:rPr>
          <w:color w:val="000000"/>
        </w:rPr>
        <w:t xml:space="preserve"> (20.0%)</w:t>
      </w:r>
      <w:r w:rsidRPr="000A52E1">
        <w:rPr>
          <w:color w:val="000000"/>
        </w:rPr>
        <w:t xml:space="preserve"> pages </w:t>
      </w:r>
      <w:r w:rsidR="00650A5D" w:rsidRPr="000A52E1">
        <w:rPr>
          <w:color w:val="000000"/>
        </w:rPr>
        <w:t>were</w:t>
      </w:r>
      <w:r w:rsidRPr="000A52E1">
        <w:rPr>
          <w:color w:val="000000"/>
        </w:rPr>
        <w:t xml:space="preserve"> from pharmacists. </w:t>
      </w:r>
      <w:r w:rsidR="00BF2182">
        <w:rPr>
          <w:color w:val="000000"/>
        </w:rPr>
        <w:t>Forty-</w:t>
      </w:r>
      <w:r w:rsidR="00D17F91">
        <w:rPr>
          <w:color w:val="000000"/>
        </w:rPr>
        <w:t>seven</w:t>
      </w:r>
      <w:r w:rsidR="00D4572D">
        <w:rPr>
          <w:color w:val="000000"/>
        </w:rPr>
        <w:t xml:space="preserve"> commonly used cardiac</w:t>
      </w:r>
      <w:r w:rsidRPr="000A52E1">
        <w:rPr>
          <w:color w:val="000000"/>
        </w:rPr>
        <w:t xml:space="preserve"> medications were mentioned </w:t>
      </w:r>
      <w:r w:rsidR="001345CE">
        <w:rPr>
          <w:color w:val="000000"/>
        </w:rPr>
        <w:t>a total of 26,</w:t>
      </w:r>
      <w:r w:rsidR="00D17F91">
        <w:rPr>
          <w:color w:val="000000"/>
        </w:rPr>
        <w:t>4</w:t>
      </w:r>
      <w:r w:rsidR="001345CE">
        <w:rPr>
          <w:color w:val="000000"/>
        </w:rPr>
        <w:t xml:space="preserve">63 times. </w:t>
      </w:r>
      <w:r w:rsidR="001345CE" w:rsidRPr="000A52E1">
        <w:rPr>
          <w:color w:val="000000"/>
        </w:rPr>
        <w:t xml:space="preserve">There was significant variation in the preferential use of brand names vs. generic names (Figure 1). </w:t>
      </w:r>
      <w:r w:rsidRPr="000A52E1">
        <w:rPr>
          <w:color w:val="000000"/>
        </w:rPr>
        <w:t xml:space="preserve">The most common classes of medications were </w:t>
      </w:r>
      <w:r w:rsidR="001345CE">
        <w:rPr>
          <w:color w:val="000000"/>
        </w:rPr>
        <w:t>anti-arrhythmics</w:t>
      </w:r>
      <w:r w:rsidRPr="000A52E1">
        <w:rPr>
          <w:color w:val="000000"/>
        </w:rPr>
        <w:t xml:space="preserve"> (1</w:t>
      </w:r>
      <w:r w:rsidR="001345CE">
        <w:rPr>
          <w:color w:val="000000"/>
        </w:rPr>
        <w:t>4</w:t>
      </w:r>
      <w:r w:rsidRPr="000A52E1">
        <w:rPr>
          <w:color w:val="000000"/>
        </w:rPr>
        <w:t>.</w:t>
      </w:r>
      <w:r w:rsidR="001345CE">
        <w:rPr>
          <w:color w:val="000000"/>
        </w:rPr>
        <w:t>6</w:t>
      </w:r>
      <w:r w:rsidRPr="000A52E1">
        <w:rPr>
          <w:color w:val="000000"/>
        </w:rPr>
        <w:t xml:space="preserve">%), </w:t>
      </w:r>
      <w:r w:rsidR="001345CE">
        <w:rPr>
          <w:color w:val="000000"/>
        </w:rPr>
        <w:t>angiotensin-converting-enzyme inhibitors</w:t>
      </w:r>
      <w:r w:rsidRPr="000A52E1">
        <w:rPr>
          <w:color w:val="000000"/>
        </w:rPr>
        <w:t xml:space="preserve"> (1</w:t>
      </w:r>
      <w:r w:rsidR="001345CE">
        <w:rPr>
          <w:color w:val="000000"/>
        </w:rPr>
        <w:t>4.6</w:t>
      </w:r>
      <w:r w:rsidRPr="000A52E1">
        <w:rPr>
          <w:color w:val="000000"/>
        </w:rPr>
        <w:t xml:space="preserve">%), and </w:t>
      </w:r>
      <w:r w:rsidR="00D17F91">
        <w:rPr>
          <w:color w:val="000000"/>
        </w:rPr>
        <w:t>beta</w:t>
      </w:r>
      <w:r w:rsidR="001345CE">
        <w:rPr>
          <w:color w:val="000000"/>
        </w:rPr>
        <w:t xml:space="preserve"> blockers</w:t>
      </w:r>
      <w:r w:rsidRPr="000A52E1">
        <w:rPr>
          <w:color w:val="000000"/>
        </w:rPr>
        <w:t xml:space="preserve"> (1</w:t>
      </w:r>
      <w:r w:rsidR="001345CE">
        <w:rPr>
          <w:color w:val="000000"/>
        </w:rPr>
        <w:t>2</w:t>
      </w:r>
      <w:r w:rsidRPr="000A52E1">
        <w:rPr>
          <w:color w:val="000000"/>
        </w:rPr>
        <w:t>.</w:t>
      </w:r>
      <w:r w:rsidR="001345CE">
        <w:rPr>
          <w:color w:val="000000"/>
        </w:rPr>
        <w:t>5</w:t>
      </w:r>
      <w:r w:rsidRPr="000A52E1">
        <w:rPr>
          <w:color w:val="000000"/>
        </w:rPr>
        <w:t xml:space="preserve">%). Nurses were more likely to use </w:t>
      </w:r>
      <w:r w:rsidR="00CC1D37" w:rsidRPr="000A52E1">
        <w:rPr>
          <w:color w:val="000000"/>
        </w:rPr>
        <w:t>trade</w:t>
      </w:r>
      <w:r w:rsidR="00AC3CDF" w:rsidRPr="000A52E1">
        <w:rPr>
          <w:color w:val="000000"/>
        </w:rPr>
        <w:t xml:space="preserve"> names than pharmacists (</w:t>
      </w:r>
      <w:r w:rsidR="00BF2182">
        <w:rPr>
          <w:color w:val="000000"/>
        </w:rPr>
        <w:t>p = 0.02</w:t>
      </w:r>
      <w:r w:rsidRPr="000A52E1">
        <w:rPr>
          <w:color w:val="000000"/>
        </w:rPr>
        <w:t>)</w:t>
      </w:r>
      <w:r w:rsidR="00CC1D37" w:rsidRPr="000A52E1">
        <w:rPr>
          <w:color w:val="000000"/>
        </w:rPr>
        <w:t xml:space="preserve">. </w:t>
      </w:r>
      <w:r w:rsidR="006675A5">
        <w:rPr>
          <w:color w:val="000000"/>
        </w:rPr>
        <w:t xml:space="preserve">On multivariate analysis, increased use of trade names over generic names was associated with more frequent mentions, recent FDA approval, increased generic cost, and an increased number of syllables in the generic name (Table 1). </w:t>
      </w:r>
      <w:r w:rsidR="00630074">
        <w:rPr>
          <w:color w:val="000000"/>
        </w:rPr>
        <w:t xml:space="preserve">Being on patent was inversely associated with increased use of trade names. </w:t>
      </w:r>
      <w:r w:rsidR="006675A5">
        <w:rPr>
          <w:color w:val="000000"/>
        </w:rPr>
        <w:t>There was no associat</w:t>
      </w:r>
      <w:r w:rsidR="00B6186F">
        <w:rPr>
          <w:color w:val="000000"/>
        </w:rPr>
        <w:t>ion</w:t>
      </w:r>
      <w:r w:rsidR="006675A5">
        <w:rPr>
          <w:color w:val="000000"/>
        </w:rPr>
        <w:t xml:space="preserve"> with medication class or indication. </w:t>
      </w:r>
    </w:p>
    <w:p w:rsidR="00483DEF" w:rsidRPr="000A52E1" w:rsidRDefault="00483DEF" w:rsidP="00483DEF">
      <w:pPr>
        <w:pStyle w:val="NormalWeb"/>
        <w:spacing w:before="0" w:beforeAutospacing="0" w:after="160" w:afterAutospacing="0"/>
      </w:pPr>
      <w:r w:rsidRPr="000A52E1">
        <w:rPr>
          <w:color w:val="000000"/>
        </w:rPr>
        <w:t>Comment:</w:t>
      </w:r>
    </w:p>
    <w:p w:rsidR="00483DEF" w:rsidRDefault="004C18AB" w:rsidP="00DD6BBD">
      <w:pPr>
        <w:pStyle w:val="NormalWeb"/>
        <w:spacing w:before="0" w:beforeAutospacing="0" w:after="160" w:afterAutospacing="0"/>
        <w:rPr>
          <w:color w:val="000000"/>
        </w:rPr>
      </w:pPr>
      <w:r>
        <w:rPr>
          <w:color w:val="000000"/>
        </w:rPr>
        <w:t>T</w:t>
      </w:r>
      <w:r w:rsidR="0086756A">
        <w:rPr>
          <w:color w:val="000000"/>
        </w:rPr>
        <w:t xml:space="preserve">ext paging </w:t>
      </w:r>
      <w:r w:rsidR="001E4FE9">
        <w:rPr>
          <w:color w:val="000000"/>
        </w:rPr>
        <w:t>behaviors</w:t>
      </w:r>
      <w:r w:rsidR="00B6186F">
        <w:rPr>
          <w:color w:val="000000"/>
        </w:rPr>
        <w:t xml:space="preserve"> </w:t>
      </w:r>
      <w:r>
        <w:rPr>
          <w:color w:val="000000"/>
        </w:rPr>
        <w:t xml:space="preserve">provide a </w:t>
      </w:r>
      <w:r w:rsidR="0086756A">
        <w:rPr>
          <w:color w:val="000000"/>
        </w:rPr>
        <w:t>reflect</w:t>
      </w:r>
      <w:r>
        <w:rPr>
          <w:color w:val="000000"/>
        </w:rPr>
        <w:t>ion of</w:t>
      </w:r>
      <w:r w:rsidR="00A405B9">
        <w:rPr>
          <w:color w:val="000000"/>
        </w:rPr>
        <w:t xml:space="preserve"> </w:t>
      </w:r>
      <w:r w:rsidR="001E4FE9">
        <w:rPr>
          <w:color w:val="000000"/>
        </w:rPr>
        <w:t>real-world provider-to-provider communication</w:t>
      </w:r>
      <w:r>
        <w:rPr>
          <w:color w:val="000000"/>
        </w:rPr>
        <w:t xml:space="preserve"> outside of formal documentation</w:t>
      </w:r>
      <w:r w:rsidR="001E4FE9">
        <w:rPr>
          <w:color w:val="000000"/>
        </w:rPr>
        <w:t xml:space="preserve">. </w:t>
      </w:r>
      <w:r w:rsidR="006675A5">
        <w:rPr>
          <w:color w:val="000000"/>
        </w:rPr>
        <w:t>Applying</w:t>
      </w:r>
      <w:r>
        <w:rPr>
          <w:color w:val="000000"/>
        </w:rPr>
        <w:t xml:space="preserve"> a high-throughput method of </w:t>
      </w:r>
      <w:r w:rsidR="00483DEF" w:rsidRPr="000A52E1">
        <w:rPr>
          <w:color w:val="000000"/>
        </w:rPr>
        <w:t xml:space="preserve">assessing medication naming sentiment, we show that there is significant variability in preference of brand name versus generic name usage for common </w:t>
      </w:r>
      <w:r w:rsidR="006675A5">
        <w:rPr>
          <w:color w:val="000000"/>
        </w:rPr>
        <w:t>cardiology drugs</w:t>
      </w:r>
      <w:r w:rsidR="00483DEF" w:rsidRPr="000A52E1">
        <w:rPr>
          <w:color w:val="000000"/>
        </w:rPr>
        <w:t xml:space="preserve">. </w:t>
      </w:r>
      <w:r w:rsidR="00314F27">
        <w:rPr>
          <w:color w:val="000000"/>
        </w:rPr>
        <w:t xml:space="preserve">The influence of pharmaceutical companies can be seen with increased use of trade names in more </w:t>
      </w:r>
      <w:r w:rsidR="00630074">
        <w:rPr>
          <w:color w:val="000000"/>
        </w:rPr>
        <w:t xml:space="preserve">frequently mentioned medications, more </w:t>
      </w:r>
      <w:r w:rsidR="00314F27">
        <w:rPr>
          <w:color w:val="000000"/>
        </w:rPr>
        <w:t>recently FDA app</w:t>
      </w:r>
      <w:r w:rsidR="00630074">
        <w:rPr>
          <w:color w:val="000000"/>
        </w:rPr>
        <w:t>roved medications</w:t>
      </w:r>
      <w:r w:rsidR="00A405B9">
        <w:rPr>
          <w:color w:val="000000"/>
        </w:rPr>
        <w:t xml:space="preserve"> and more expensive medications. </w:t>
      </w:r>
      <w:r w:rsidR="006F2E3A">
        <w:rPr>
          <w:color w:val="000000"/>
        </w:rPr>
        <w:t>This variation is  independent of medication name length and was consistent across multiple subspecialties and medication classes. Surprisingly</w:t>
      </w:r>
      <w:r w:rsidR="00630074">
        <w:rPr>
          <w:color w:val="000000"/>
        </w:rPr>
        <w:t xml:space="preserve">, medications </w:t>
      </w:r>
      <w:r w:rsidR="006F2E3A">
        <w:rPr>
          <w:color w:val="000000"/>
        </w:rPr>
        <w:t xml:space="preserve">still </w:t>
      </w:r>
      <w:r w:rsidR="00630074">
        <w:rPr>
          <w:color w:val="000000"/>
        </w:rPr>
        <w:t xml:space="preserve">on patent </w:t>
      </w:r>
      <w:r w:rsidR="006F2E3A">
        <w:rPr>
          <w:color w:val="000000"/>
        </w:rPr>
        <w:t xml:space="preserve">(the most recently FDA approved medications) </w:t>
      </w:r>
      <w:r w:rsidR="00630074">
        <w:rPr>
          <w:color w:val="000000"/>
        </w:rPr>
        <w:t xml:space="preserve">were more commonly </w:t>
      </w:r>
      <w:r w:rsidR="006F2E3A">
        <w:rPr>
          <w:color w:val="000000"/>
        </w:rPr>
        <w:t xml:space="preserve">referred to by generic names as a whole, suggesting efforts to promote generic name use may have been effective. </w:t>
      </w:r>
      <w:r w:rsidR="00314F27">
        <w:rPr>
          <w:color w:val="000000"/>
        </w:rPr>
        <w:t>F</w:t>
      </w:r>
      <w:r w:rsidR="00DD6BBD">
        <w:rPr>
          <w:color w:val="000000"/>
        </w:rPr>
        <w:t xml:space="preserve">urther analysis should be done to assess whether naming practices also influence prescribing practices.  </w:t>
      </w:r>
    </w:p>
    <w:p w:rsidR="007F2649" w:rsidRPr="006675A5" w:rsidRDefault="00483DEF" w:rsidP="000A52E1">
      <w:pPr>
        <w:pStyle w:val="NormalWeb"/>
        <w:spacing w:before="0" w:beforeAutospacing="0" w:after="160" w:afterAutospacing="0"/>
        <w:rPr>
          <w:color w:val="000000"/>
        </w:rPr>
      </w:pPr>
      <w:r w:rsidRPr="006675A5">
        <w:rPr>
          <w:color w:val="000000"/>
        </w:rPr>
        <w:lastRenderedPageBreak/>
        <w:t>Bibliography</w:t>
      </w:r>
    </w:p>
    <w:p w:rsidR="00A70F55" w:rsidRPr="006675A5" w:rsidRDefault="003545D8" w:rsidP="00A70F55">
      <w:pPr>
        <w:pStyle w:val="Bibliography"/>
        <w:rPr>
          <w:rFonts w:ascii="Times New Roman" w:hAnsi="Times New Roman" w:cs="Times New Roman"/>
          <w:sz w:val="24"/>
          <w:szCs w:val="24"/>
        </w:rPr>
      </w:pPr>
      <w:r w:rsidRPr="003545D8">
        <w:rPr>
          <w:rFonts w:ascii="Times New Roman" w:hAnsi="Times New Roman" w:cs="Times New Roman"/>
          <w:sz w:val="24"/>
          <w:szCs w:val="24"/>
        </w:rPr>
        <w:fldChar w:fldCharType="begin"/>
      </w:r>
      <w:r w:rsidR="000A52E1" w:rsidRPr="006675A5">
        <w:rPr>
          <w:rFonts w:ascii="Times New Roman" w:hAnsi="Times New Roman" w:cs="Times New Roman"/>
          <w:sz w:val="24"/>
          <w:szCs w:val="24"/>
        </w:rPr>
        <w:instrText xml:space="preserve"> ADDIN ZOTERO_BIBL {"custom":[]} CSL_BIBLIOGRAPHY </w:instrText>
      </w:r>
      <w:r w:rsidRPr="003545D8">
        <w:rPr>
          <w:rFonts w:ascii="Times New Roman" w:hAnsi="Times New Roman" w:cs="Times New Roman"/>
          <w:sz w:val="24"/>
          <w:szCs w:val="24"/>
        </w:rPr>
        <w:fldChar w:fldCharType="separate"/>
      </w:r>
      <w:r w:rsidR="000A52E1" w:rsidRPr="006675A5">
        <w:rPr>
          <w:rFonts w:ascii="Times New Roman" w:hAnsi="Times New Roman" w:cs="Times New Roman"/>
          <w:sz w:val="24"/>
          <w:szCs w:val="24"/>
        </w:rPr>
        <w:t xml:space="preserve">1. </w:t>
      </w:r>
      <w:r w:rsidR="000A52E1" w:rsidRPr="006675A5">
        <w:rPr>
          <w:rFonts w:ascii="Times New Roman" w:hAnsi="Times New Roman" w:cs="Times New Roman"/>
          <w:sz w:val="24"/>
          <w:szCs w:val="24"/>
        </w:rPr>
        <w:tab/>
      </w:r>
      <w:r w:rsidR="00A70F55" w:rsidRPr="006675A5">
        <w:rPr>
          <w:rFonts w:ascii="Times New Roman" w:hAnsi="Times New Roman" w:cs="Times New Roman"/>
          <w:sz w:val="24"/>
          <w:szCs w:val="24"/>
        </w:rPr>
        <w:t xml:space="preserve">Mott DA, Cline RR. Exploring generic drug use behavior: the role of prescribers and pharmacists in the opportunity for generic drug use and generic substitution. </w:t>
      </w:r>
      <w:r w:rsidR="00A70F55" w:rsidRPr="006675A5">
        <w:rPr>
          <w:rFonts w:ascii="Times New Roman" w:hAnsi="Times New Roman" w:cs="Times New Roman"/>
          <w:i/>
          <w:iCs/>
          <w:sz w:val="24"/>
          <w:szCs w:val="24"/>
        </w:rPr>
        <w:t>Med Care</w:t>
      </w:r>
      <w:r w:rsidR="00A70F55" w:rsidRPr="006675A5">
        <w:rPr>
          <w:rFonts w:ascii="Times New Roman" w:hAnsi="Times New Roman" w:cs="Times New Roman"/>
          <w:sz w:val="24"/>
          <w:szCs w:val="24"/>
        </w:rPr>
        <w:t>. 2002;40(8):662-674. doi:10.1097/01.MLR.0000020926.85284.8E.</w:t>
      </w:r>
    </w:p>
    <w:p w:rsidR="000A52E1" w:rsidRPr="006675A5" w:rsidRDefault="00A70F55" w:rsidP="000A52E1">
      <w:pPr>
        <w:pStyle w:val="Bibliography"/>
        <w:rPr>
          <w:rFonts w:ascii="Times New Roman" w:hAnsi="Times New Roman" w:cs="Times New Roman"/>
          <w:sz w:val="24"/>
          <w:szCs w:val="24"/>
        </w:rPr>
      </w:pPr>
      <w:r w:rsidRPr="006675A5">
        <w:rPr>
          <w:rFonts w:ascii="Times New Roman" w:hAnsi="Times New Roman" w:cs="Times New Roman"/>
          <w:sz w:val="24"/>
          <w:szCs w:val="24"/>
        </w:rPr>
        <w:t>2</w:t>
      </w:r>
      <w:r w:rsidR="000A52E1" w:rsidRPr="006675A5">
        <w:rPr>
          <w:rFonts w:ascii="Times New Roman" w:hAnsi="Times New Roman" w:cs="Times New Roman"/>
          <w:sz w:val="24"/>
          <w:szCs w:val="24"/>
        </w:rPr>
        <w:t xml:space="preserve">. </w:t>
      </w:r>
      <w:r w:rsidR="000A52E1" w:rsidRPr="006675A5">
        <w:rPr>
          <w:rFonts w:ascii="Times New Roman" w:hAnsi="Times New Roman" w:cs="Times New Roman"/>
          <w:sz w:val="24"/>
          <w:szCs w:val="24"/>
        </w:rPr>
        <w:tab/>
        <w:t xml:space="preserve">Sierles FS, Brodkey AC, Cleary LM, et al. Medical students’ exposure to and attitudes about drug company interactions: a national survey. </w:t>
      </w:r>
      <w:r w:rsidR="000A52E1" w:rsidRPr="006675A5">
        <w:rPr>
          <w:rFonts w:ascii="Times New Roman" w:hAnsi="Times New Roman" w:cs="Times New Roman"/>
          <w:i/>
          <w:iCs/>
          <w:sz w:val="24"/>
          <w:szCs w:val="24"/>
        </w:rPr>
        <w:t>JAMA</w:t>
      </w:r>
      <w:r w:rsidR="000A52E1" w:rsidRPr="006675A5">
        <w:rPr>
          <w:rFonts w:ascii="Times New Roman" w:hAnsi="Times New Roman" w:cs="Times New Roman"/>
          <w:sz w:val="24"/>
          <w:szCs w:val="24"/>
        </w:rPr>
        <w:t>. 2005;294(9):1034-1042. doi:10.1001/jama.294.9.1034.</w:t>
      </w:r>
    </w:p>
    <w:p w:rsidR="000A52E1" w:rsidRPr="006675A5" w:rsidRDefault="00A70F55" w:rsidP="000A52E1">
      <w:pPr>
        <w:pStyle w:val="Bibliography"/>
        <w:rPr>
          <w:rFonts w:ascii="Times New Roman" w:hAnsi="Times New Roman" w:cs="Times New Roman"/>
          <w:sz w:val="24"/>
          <w:szCs w:val="24"/>
        </w:rPr>
      </w:pPr>
      <w:r w:rsidRPr="006675A5">
        <w:rPr>
          <w:rFonts w:ascii="Times New Roman" w:hAnsi="Times New Roman" w:cs="Times New Roman"/>
          <w:sz w:val="24"/>
          <w:szCs w:val="24"/>
        </w:rPr>
        <w:t>3.</w:t>
      </w:r>
      <w:r w:rsidR="000A52E1" w:rsidRPr="006675A5">
        <w:rPr>
          <w:rFonts w:ascii="Times New Roman" w:hAnsi="Times New Roman" w:cs="Times New Roman"/>
          <w:sz w:val="24"/>
          <w:szCs w:val="24"/>
        </w:rPr>
        <w:tab/>
        <w:t xml:space="preserve">Austad KE, Avorn J, Franklin JM, Campbell EG, Kesselheim AS. Association of marketing interactions with medical trainees’ knowledge about evidence-based prescribing: results from a national survey. </w:t>
      </w:r>
      <w:r w:rsidR="000A52E1" w:rsidRPr="006675A5">
        <w:rPr>
          <w:rFonts w:ascii="Times New Roman" w:hAnsi="Times New Roman" w:cs="Times New Roman"/>
          <w:i/>
          <w:iCs/>
          <w:sz w:val="24"/>
          <w:szCs w:val="24"/>
        </w:rPr>
        <w:t>JAMA Intern Med</w:t>
      </w:r>
      <w:r w:rsidR="000A52E1" w:rsidRPr="006675A5">
        <w:rPr>
          <w:rFonts w:ascii="Times New Roman" w:hAnsi="Times New Roman" w:cs="Times New Roman"/>
          <w:sz w:val="24"/>
          <w:szCs w:val="24"/>
        </w:rPr>
        <w:t>. 2014;174(8):1283-1290. doi:10.1001/jamainternmed.2014.2202.</w:t>
      </w:r>
    </w:p>
    <w:p w:rsidR="000A52E1" w:rsidRPr="006675A5" w:rsidRDefault="00A70F55" w:rsidP="000A52E1">
      <w:pPr>
        <w:pStyle w:val="Bibliography"/>
        <w:rPr>
          <w:rFonts w:ascii="Times New Roman" w:hAnsi="Times New Roman" w:cs="Times New Roman"/>
          <w:sz w:val="24"/>
          <w:szCs w:val="24"/>
        </w:rPr>
      </w:pPr>
      <w:r w:rsidRPr="006675A5">
        <w:rPr>
          <w:rFonts w:ascii="Times New Roman" w:hAnsi="Times New Roman" w:cs="Times New Roman"/>
          <w:sz w:val="24"/>
          <w:szCs w:val="24"/>
        </w:rPr>
        <w:t>4</w:t>
      </w:r>
      <w:r w:rsidR="000A52E1" w:rsidRPr="006675A5">
        <w:rPr>
          <w:rFonts w:ascii="Times New Roman" w:hAnsi="Times New Roman" w:cs="Times New Roman"/>
          <w:sz w:val="24"/>
          <w:szCs w:val="24"/>
        </w:rPr>
        <w:t xml:space="preserve">. </w:t>
      </w:r>
      <w:r w:rsidR="000A52E1" w:rsidRPr="006675A5">
        <w:rPr>
          <w:rFonts w:ascii="Times New Roman" w:hAnsi="Times New Roman" w:cs="Times New Roman"/>
          <w:sz w:val="24"/>
          <w:szCs w:val="24"/>
        </w:rPr>
        <w:tab/>
        <w:t xml:space="preserve">Steinman MA, Chren M-M, Landefeld CS. What’s in a Name? Use of Brand versus Generic Drug Names in United States Outpatient Practice. </w:t>
      </w:r>
      <w:r w:rsidR="000A52E1" w:rsidRPr="006675A5">
        <w:rPr>
          <w:rFonts w:ascii="Times New Roman" w:hAnsi="Times New Roman" w:cs="Times New Roman"/>
          <w:i/>
          <w:iCs/>
          <w:sz w:val="24"/>
          <w:szCs w:val="24"/>
        </w:rPr>
        <w:t>J Gen Intern Med</w:t>
      </w:r>
      <w:r w:rsidR="000A52E1" w:rsidRPr="006675A5">
        <w:rPr>
          <w:rFonts w:ascii="Times New Roman" w:hAnsi="Times New Roman" w:cs="Times New Roman"/>
          <w:sz w:val="24"/>
          <w:szCs w:val="24"/>
        </w:rPr>
        <w:t>. 2007;22(5):645-648. doi:10.1007/s11606-006-0074-3.</w:t>
      </w:r>
    </w:p>
    <w:p w:rsidR="00B41A3C" w:rsidRPr="006675A5" w:rsidRDefault="00A70F55" w:rsidP="00B41A3C">
      <w:pPr>
        <w:pStyle w:val="Bibliography"/>
        <w:rPr>
          <w:rFonts w:ascii="Times New Roman" w:hAnsi="Times New Roman" w:cs="Times New Roman"/>
          <w:sz w:val="24"/>
          <w:szCs w:val="24"/>
        </w:rPr>
      </w:pPr>
      <w:r w:rsidRPr="006675A5">
        <w:rPr>
          <w:rFonts w:ascii="Times New Roman" w:hAnsi="Times New Roman" w:cs="Times New Roman"/>
          <w:sz w:val="24"/>
          <w:szCs w:val="24"/>
        </w:rPr>
        <w:t xml:space="preserve">5. </w:t>
      </w:r>
      <w:r w:rsidR="00B41A3C" w:rsidRPr="006675A5">
        <w:rPr>
          <w:rFonts w:ascii="Times New Roman" w:hAnsi="Times New Roman" w:cs="Times New Roman"/>
          <w:sz w:val="24"/>
          <w:szCs w:val="24"/>
        </w:rPr>
        <w:tab/>
        <w:t>Snapshot. https://www.fda.gov/drugs/informationondrugs/ucm129689.htm. Accessed November 17, 2017.</w:t>
      </w:r>
    </w:p>
    <w:p w:rsidR="00B41A3C" w:rsidRPr="006675A5" w:rsidRDefault="00B41A3C" w:rsidP="00B41A3C">
      <w:pPr>
        <w:pStyle w:val="Bibliography"/>
        <w:rPr>
          <w:rFonts w:ascii="Times New Roman" w:hAnsi="Times New Roman" w:cs="Times New Roman"/>
          <w:sz w:val="24"/>
          <w:szCs w:val="24"/>
        </w:rPr>
      </w:pPr>
      <w:r w:rsidRPr="006675A5">
        <w:rPr>
          <w:rFonts w:ascii="Times New Roman" w:hAnsi="Times New Roman" w:cs="Times New Roman"/>
          <w:sz w:val="24"/>
          <w:szCs w:val="24"/>
        </w:rPr>
        <w:t xml:space="preserve">6. </w:t>
      </w:r>
      <w:r w:rsidRPr="006675A5">
        <w:rPr>
          <w:rFonts w:ascii="Times New Roman" w:hAnsi="Times New Roman" w:cs="Times New Roman"/>
          <w:sz w:val="24"/>
          <w:szCs w:val="24"/>
        </w:rPr>
        <w:tab/>
        <w:t>rxpricequotes.com - Drug Price Search. https://www.rxpricequotes.com/. Accessed November 17, 2017.</w:t>
      </w:r>
    </w:p>
    <w:p w:rsidR="00A70F55" w:rsidRPr="006675A5" w:rsidRDefault="00A70F55" w:rsidP="00A70F55">
      <w:pPr>
        <w:rPr>
          <w:rFonts w:ascii="Times New Roman" w:hAnsi="Times New Roman" w:cs="Times New Roman"/>
          <w:sz w:val="24"/>
          <w:szCs w:val="24"/>
        </w:rPr>
      </w:pPr>
    </w:p>
    <w:p w:rsidR="000A52E1" w:rsidRPr="000A52E1" w:rsidRDefault="003545D8" w:rsidP="000A52E1">
      <w:pPr>
        <w:pStyle w:val="NormalWeb"/>
        <w:spacing w:before="0" w:beforeAutospacing="0" w:after="160" w:afterAutospacing="0"/>
      </w:pPr>
      <w:r w:rsidRPr="006675A5">
        <w:fldChar w:fldCharType="end"/>
      </w:r>
      <w:bookmarkStart w:id="0" w:name="_GoBack"/>
      <w:bookmarkEnd w:id="0"/>
    </w:p>
    <w:sectPr w:rsidR="000A52E1" w:rsidRPr="000A52E1" w:rsidSect="0060079F">
      <w:pgSz w:w="12240" w:h="15840"/>
      <w:pgMar w:top="1440" w:right="1440" w:bottom="1440" w:left="144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C6E53" w:rsidRDefault="00BC6E53" w:rsidP="00036256">
      <w:pPr>
        <w:spacing w:after="0" w:line="240" w:lineRule="auto"/>
      </w:pPr>
      <w:r>
        <w:separator/>
      </w:r>
    </w:p>
  </w:endnote>
  <w:endnote w:type="continuationSeparator" w:id="1">
    <w:p w:rsidR="00BC6E53" w:rsidRDefault="00BC6E53" w:rsidP="0003625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C6E53" w:rsidRDefault="00BC6E53" w:rsidP="00036256">
      <w:pPr>
        <w:spacing w:after="0" w:line="240" w:lineRule="auto"/>
      </w:pPr>
      <w:r>
        <w:separator/>
      </w:r>
    </w:p>
  </w:footnote>
  <w:footnote w:type="continuationSeparator" w:id="1">
    <w:p w:rsidR="00BC6E53" w:rsidRDefault="00BC6E53" w:rsidP="0003625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8302378"/>
    <w:multiLevelType w:val="hybridMultilevel"/>
    <w:tmpl w:val="B00EA3AA"/>
    <w:lvl w:ilvl="0" w:tplc="942289B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4467B19"/>
    <w:multiLevelType w:val="hybridMultilevel"/>
    <w:tmpl w:val="7862EC42"/>
    <w:lvl w:ilvl="0" w:tplc="0B5AFAB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036256"/>
    <w:rsid w:val="00000DAC"/>
    <w:rsid w:val="00006302"/>
    <w:rsid w:val="00011A22"/>
    <w:rsid w:val="0001392C"/>
    <w:rsid w:val="0002163E"/>
    <w:rsid w:val="00033FE4"/>
    <w:rsid w:val="00036107"/>
    <w:rsid w:val="00036256"/>
    <w:rsid w:val="000403CE"/>
    <w:rsid w:val="00047F29"/>
    <w:rsid w:val="00066DE4"/>
    <w:rsid w:val="00077C7F"/>
    <w:rsid w:val="00081774"/>
    <w:rsid w:val="00082788"/>
    <w:rsid w:val="0008544F"/>
    <w:rsid w:val="00085BEF"/>
    <w:rsid w:val="00093005"/>
    <w:rsid w:val="00093F1C"/>
    <w:rsid w:val="00096E94"/>
    <w:rsid w:val="000A52E1"/>
    <w:rsid w:val="000B35B0"/>
    <w:rsid w:val="000B549D"/>
    <w:rsid w:val="000C5ECA"/>
    <w:rsid w:val="000D4247"/>
    <w:rsid w:val="000F533A"/>
    <w:rsid w:val="00114F7F"/>
    <w:rsid w:val="00115937"/>
    <w:rsid w:val="00122C52"/>
    <w:rsid w:val="001345CE"/>
    <w:rsid w:val="00143B86"/>
    <w:rsid w:val="00194BA4"/>
    <w:rsid w:val="001A478F"/>
    <w:rsid w:val="001D63FA"/>
    <w:rsid w:val="001E378B"/>
    <w:rsid w:val="001E4FE9"/>
    <w:rsid w:val="001F433E"/>
    <w:rsid w:val="00204438"/>
    <w:rsid w:val="00206093"/>
    <w:rsid w:val="00210A49"/>
    <w:rsid w:val="00216813"/>
    <w:rsid w:val="00220EE4"/>
    <w:rsid w:val="00225F17"/>
    <w:rsid w:val="00226EB2"/>
    <w:rsid w:val="002342FD"/>
    <w:rsid w:val="00234D23"/>
    <w:rsid w:val="002367C0"/>
    <w:rsid w:val="002573CC"/>
    <w:rsid w:val="00262F10"/>
    <w:rsid w:val="002721FC"/>
    <w:rsid w:val="0027245A"/>
    <w:rsid w:val="002752BA"/>
    <w:rsid w:val="002857F9"/>
    <w:rsid w:val="00286255"/>
    <w:rsid w:val="002957EA"/>
    <w:rsid w:val="002A0DAA"/>
    <w:rsid w:val="002B121A"/>
    <w:rsid w:val="002B62F9"/>
    <w:rsid w:val="002D3680"/>
    <w:rsid w:val="002E66B8"/>
    <w:rsid w:val="002F4215"/>
    <w:rsid w:val="002F48DE"/>
    <w:rsid w:val="0031146C"/>
    <w:rsid w:val="00311EE7"/>
    <w:rsid w:val="00314F27"/>
    <w:rsid w:val="00336F11"/>
    <w:rsid w:val="003421A9"/>
    <w:rsid w:val="00353F65"/>
    <w:rsid w:val="003545D8"/>
    <w:rsid w:val="00362F01"/>
    <w:rsid w:val="00370E41"/>
    <w:rsid w:val="00390D1A"/>
    <w:rsid w:val="0039510D"/>
    <w:rsid w:val="003B21B1"/>
    <w:rsid w:val="003C1B0E"/>
    <w:rsid w:val="003C37F5"/>
    <w:rsid w:val="003C421A"/>
    <w:rsid w:val="003D5908"/>
    <w:rsid w:val="003D7CE5"/>
    <w:rsid w:val="003E05C5"/>
    <w:rsid w:val="003E7193"/>
    <w:rsid w:val="00414301"/>
    <w:rsid w:val="004241C3"/>
    <w:rsid w:val="00433246"/>
    <w:rsid w:val="00450399"/>
    <w:rsid w:val="00450894"/>
    <w:rsid w:val="004607B1"/>
    <w:rsid w:val="00462AAA"/>
    <w:rsid w:val="0046596A"/>
    <w:rsid w:val="004677B3"/>
    <w:rsid w:val="00472D21"/>
    <w:rsid w:val="004737A1"/>
    <w:rsid w:val="00476403"/>
    <w:rsid w:val="0048057F"/>
    <w:rsid w:val="00483DEF"/>
    <w:rsid w:val="004B3BBC"/>
    <w:rsid w:val="004B5BFC"/>
    <w:rsid w:val="004C18AB"/>
    <w:rsid w:val="004C649B"/>
    <w:rsid w:val="004C656D"/>
    <w:rsid w:val="004F367E"/>
    <w:rsid w:val="00510DB1"/>
    <w:rsid w:val="005168F1"/>
    <w:rsid w:val="00525FB2"/>
    <w:rsid w:val="00540913"/>
    <w:rsid w:val="005456AB"/>
    <w:rsid w:val="00555513"/>
    <w:rsid w:val="00556504"/>
    <w:rsid w:val="005572E7"/>
    <w:rsid w:val="0057003D"/>
    <w:rsid w:val="00573FC1"/>
    <w:rsid w:val="005825E9"/>
    <w:rsid w:val="00585482"/>
    <w:rsid w:val="00590F8C"/>
    <w:rsid w:val="005B655F"/>
    <w:rsid w:val="005B68C7"/>
    <w:rsid w:val="005C4125"/>
    <w:rsid w:val="005C7D7D"/>
    <w:rsid w:val="005D617D"/>
    <w:rsid w:val="005F647B"/>
    <w:rsid w:val="0060079F"/>
    <w:rsid w:val="00601B3C"/>
    <w:rsid w:val="00607E27"/>
    <w:rsid w:val="006134B7"/>
    <w:rsid w:val="006218B6"/>
    <w:rsid w:val="00622956"/>
    <w:rsid w:val="00630074"/>
    <w:rsid w:val="00630252"/>
    <w:rsid w:val="00635A36"/>
    <w:rsid w:val="00637D32"/>
    <w:rsid w:val="00642BFF"/>
    <w:rsid w:val="00650A5D"/>
    <w:rsid w:val="006675A5"/>
    <w:rsid w:val="006737C9"/>
    <w:rsid w:val="0068633C"/>
    <w:rsid w:val="00690D76"/>
    <w:rsid w:val="00694D9B"/>
    <w:rsid w:val="006A674D"/>
    <w:rsid w:val="006E0E0D"/>
    <w:rsid w:val="006E6B6C"/>
    <w:rsid w:val="006F2E3A"/>
    <w:rsid w:val="006F312E"/>
    <w:rsid w:val="00713FE2"/>
    <w:rsid w:val="00714DAC"/>
    <w:rsid w:val="00717C53"/>
    <w:rsid w:val="007211DE"/>
    <w:rsid w:val="007277E3"/>
    <w:rsid w:val="0073047E"/>
    <w:rsid w:val="0073533F"/>
    <w:rsid w:val="007548FE"/>
    <w:rsid w:val="007622C0"/>
    <w:rsid w:val="007675E3"/>
    <w:rsid w:val="00771BD0"/>
    <w:rsid w:val="007823F3"/>
    <w:rsid w:val="007858AF"/>
    <w:rsid w:val="0079108D"/>
    <w:rsid w:val="007A5204"/>
    <w:rsid w:val="007A6E0C"/>
    <w:rsid w:val="007D084F"/>
    <w:rsid w:val="007F01F3"/>
    <w:rsid w:val="007F2649"/>
    <w:rsid w:val="00806F78"/>
    <w:rsid w:val="008131D7"/>
    <w:rsid w:val="00813DA8"/>
    <w:rsid w:val="0082635E"/>
    <w:rsid w:val="00842469"/>
    <w:rsid w:val="00843BCB"/>
    <w:rsid w:val="0086756A"/>
    <w:rsid w:val="008701D1"/>
    <w:rsid w:val="00872481"/>
    <w:rsid w:val="00881A9A"/>
    <w:rsid w:val="008930F1"/>
    <w:rsid w:val="008B56FA"/>
    <w:rsid w:val="008B5E47"/>
    <w:rsid w:val="008C0B08"/>
    <w:rsid w:val="008C5A6B"/>
    <w:rsid w:val="008D1216"/>
    <w:rsid w:val="008D2D67"/>
    <w:rsid w:val="008E51D7"/>
    <w:rsid w:val="008E6C9B"/>
    <w:rsid w:val="00936421"/>
    <w:rsid w:val="00954472"/>
    <w:rsid w:val="00960DAE"/>
    <w:rsid w:val="00985A4E"/>
    <w:rsid w:val="009A4F98"/>
    <w:rsid w:val="009A6FB4"/>
    <w:rsid w:val="009B7156"/>
    <w:rsid w:val="009C0DCA"/>
    <w:rsid w:val="009C0EB2"/>
    <w:rsid w:val="009D25FC"/>
    <w:rsid w:val="009D63D3"/>
    <w:rsid w:val="009E31AB"/>
    <w:rsid w:val="009E4081"/>
    <w:rsid w:val="00A078CB"/>
    <w:rsid w:val="00A14262"/>
    <w:rsid w:val="00A35302"/>
    <w:rsid w:val="00A405B9"/>
    <w:rsid w:val="00A4135C"/>
    <w:rsid w:val="00A53F39"/>
    <w:rsid w:val="00A70F55"/>
    <w:rsid w:val="00A90873"/>
    <w:rsid w:val="00A91B3F"/>
    <w:rsid w:val="00A91B44"/>
    <w:rsid w:val="00A9274C"/>
    <w:rsid w:val="00A936FF"/>
    <w:rsid w:val="00AB4DA8"/>
    <w:rsid w:val="00AB6923"/>
    <w:rsid w:val="00AC3CDF"/>
    <w:rsid w:val="00AD4ABC"/>
    <w:rsid w:val="00AE02FE"/>
    <w:rsid w:val="00AE705A"/>
    <w:rsid w:val="00B0176D"/>
    <w:rsid w:val="00B41A3C"/>
    <w:rsid w:val="00B41FC6"/>
    <w:rsid w:val="00B45122"/>
    <w:rsid w:val="00B4776E"/>
    <w:rsid w:val="00B6186F"/>
    <w:rsid w:val="00B65D20"/>
    <w:rsid w:val="00B720C8"/>
    <w:rsid w:val="00B7295B"/>
    <w:rsid w:val="00B7445D"/>
    <w:rsid w:val="00BA4719"/>
    <w:rsid w:val="00BB0EF4"/>
    <w:rsid w:val="00BC3F1B"/>
    <w:rsid w:val="00BC6E53"/>
    <w:rsid w:val="00BD200E"/>
    <w:rsid w:val="00BE1EA0"/>
    <w:rsid w:val="00BE2098"/>
    <w:rsid w:val="00BF2182"/>
    <w:rsid w:val="00C072D0"/>
    <w:rsid w:val="00C273F5"/>
    <w:rsid w:val="00C332BD"/>
    <w:rsid w:val="00C45869"/>
    <w:rsid w:val="00C46944"/>
    <w:rsid w:val="00C55D49"/>
    <w:rsid w:val="00C67C22"/>
    <w:rsid w:val="00C67F9A"/>
    <w:rsid w:val="00C950F0"/>
    <w:rsid w:val="00CA2F1C"/>
    <w:rsid w:val="00CC12B3"/>
    <w:rsid w:val="00CC1D37"/>
    <w:rsid w:val="00CC5BDB"/>
    <w:rsid w:val="00CD1ECA"/>
    <w:rsid w:val="00CD76DB"/>
    <w:rsid w:val="00CE3D8F"/>
    <w:rsid w:val="00CF0D1E"/>
    <w:rsid w:val="00CF4BF9"/>
    <w:rsid w:val="00CF515E"/>
    <w:rsid w:val="00D04A43"/>
    <w:rsid w:val="00D107DF"/>
    <w:rsid w:val="00D1536D"/>
    <w:rsid w:val="00D17F91"/>
    <w:rsid w:val="00D20934"/>
    <w:rsid w:val="00D21FDD"/>
    <w:rsid w:val="00D22036"/>
    <w:rsid w:val="00D24AF9"/>
    <w:rsid w:val="00D4572D"/>
    <w:rsid w:val="00D5279E"/>
    <w:rsid w:val="00D709E9"/>
    <w:rsid w:val="00D7589D"/>
    <w:rsid w:val="00D90D53"/>
    <w:rsid w:val="00D92638"/>
    <w:rsid w:val="00D947DC"/>
    <w:rsid w:val="00D975B6"/>
    <w:rsid w:val="00DA6924"/>
    <w:rsid w:val="00DA6DEC"/>
    <w:rsid w:val="00DC5BEB"/>
    <w:rsid w:val="00DD017B"/>
    <w:rsid w:val="00DD3192"/>
    <w:rsid w:val="00DD6BBD"/>
    <w:rsid w:val="00DE413E"/>
    <w:rsid w:val="00DF2483"/>
    <w:rsid w:val="00DF55F2"/>
    <w:rsid w:val="00DF629F"/>
    <w:rsid w:val="00E01499"/>
    <w:rsid w:val="00E07E7B"/>
    <w:rsid w:val="00E155E9"/>
    <w:rsid w:val="00E251F0"/>
    <w:rsid w:val="00E27248"/>
    <w:rsid w:val="00E341DC"/>
    <w:rsid w:val="00E34404"/>
    <w:rsid w:val="00E4754D"/>
    <w:rsid w:val="00E500DB"/>
    <w:rsid w:val="00E5027C"/>
    <w:rsid w:val="00E607BC"/>
    <w:rsid w:val="00E62CB4"/>
    <w:rsid w:val="00E93110"/>
    <w:rsid w:val="00E932F0"/>
    <w:rsid w:val="00E95638"/>
    <w:rsid w:val="00EB1B72"/>
    <w:rsid w:val="00EB2753"/>
    <w:rsid w:val="00EC6B6E"/>
    <w:rsid w:val="00ED56A9"/>
    <w:rsid w:val="00EE74F0"/>
    <w:rsid w:val="00EF1BF0"/>
    <w:rsid w:val="00F104DF"/>
    <w:rsid w:val="00F20A52"/>
    <w:rsid w:val="00F31915"/>
    <w:rsid w:val="00F45620"/>
    <w:rsid w:val="00F601B8"/>
    <w:rsid w:val="00F63C10"/>
    <w:rsid w:val="00F733CB"/>
    <w:rsid w:val="00F918EA"/>
    <w:rsid w:val="00F946C0"/>
    <w:rsid w:val="00F95BBF"/>
    <w:rsid w:val="00FA5FA7"/>
    <w:rsid w:val="00FB3E83"/>
    <w:rsid w:val="00FC1D4F"/>
    <w:rsid w:val="00FD3391"/>
    <w:rsid w:val="00FD3F4F"/>
    <w:rsid w:val="00FE0977"/>
    <w:rsid w:val="00FE32E4"/>
    <w:rsid w:val="00FE48A5"/>
    <w:rsid w:val="00FE6135"/>
    <w:rsid w:val="00FF513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2E7"/>
  </w:style>
  <w:style w:type="paragraph" w:styleId="Heading1">
    <w:name w:val="heading 1"/>
    <w:basedOn w:val="Normal"/>
    <w:link w:val="Heading1Char"/>
    <w:uiPriority w:val="9"/>
    <w:qFormat/>
    <w:rsid w:val="00CE3D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6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256"/>
  </w:style>
  <w:style w:type="paragraph" w:styleId="Footer">
    <w:name w:val="footer"/>
    <w:basedOn w:val="Normal"/>
    <w:link w:val="FooterChar"/>
    <w:uiPriority w:val="99"/>
    <w:unhideWhenUsed/>
    <w:rsid w:val="00036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256"/>
  </w:style>
  <w:style w:type="paragraph" w:customStyle="1" w:styleId="para">
    <w:name w:val="para"/>
    <w:basedOn w:val="Normal"/>
    <w:rsid w:val="0003625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036256"/>
    <w:rPr>
      <w:b/>
      <w:bCs/>
    </w:rPr>
  </w:style>
  <w:style w:type="character" w:customStyle="1" w:styleId="apple-converted-space">
    <w:name w:val="apple-converted-space"/>
    <w:basedOn w:val="DefaultParagraphFont"/>
    <w:rsid w:val="00036256"/>
  </w:style>
  <w:style w:type="character" w:styleId="Emphasis">
    <w:name w:val="Emphasis"/>
    <w:basedOn w:val="DefaultParagraphFont"/>
    <w:uiPriority w:val="20"/>
    <w:qFormat/>
    <w:rsid w:val="00036256"/>
    <w:rPr>
      <w:i/>
      <w:iCs/>
    </w:rPr>
  </w:style>
  <w:style w:type="paragraph" w:styleId="ListParagraph">
    <w:name w:val="List Paragraph"/>
    <w:basedOn w:val="Normal"/>
    <w:uiPriority w:val="34"/>
    <w:qFormat/>
    <w:rsid w:val="008930F1"/>
    <w:pPr>
      <w:ind w:left="720"/>
      <w:contextualSpacing/>
    </w:pPr>
  </w:style>
  <w:style w:type="character" w:customStyle="1" w:styleId="nlmsource">
    <w:name w:val="nlm_source"/>
    <w:basedOn w:val="DefaultParagraphFont"/>
    <w:rsid w:val="00000DAC"/>
  </w:style>
  <w:style w:type="character" w:styleId="Hyperlink">
    <w:name w:val="Hyperlink"/>
    <w:basedOn w:val="DefaultParagraphFont"/>
    <w:uiPriority w:val="99"/>
    <w:unhideWhenUsed/>
    <w:rsid w:val="00036107"/>
    <w:rPr>
      <w:color w:val="0563C1" w:themeColor="hyperlink"/>
      <w:u w:val="single"/>
    </w:rPr>
  </w:style>
  <w:style w:type="character" w:customStyle="1" w:styleId="Heading1Char">
    <w:name w:val="Heading 1 Char"/>
    <w:basedOn w:val="DefaultParagraphFont"/>
    <w:link w:val="Heading1"/>
    <w:uiPriority w:val="9"/>
    <w:rsid w:val="00CE3D8F"/>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60079F"/>
  </w:style>
  <w:style w:type="character" w:styleId="CommentReference">
    <w:name w:val="annotation reference"/>
    <w:basedOn w:val="DefaultParagraphFont"/>
    <w:uiPriority w:val="99"/>
    <w:semiHidden/>
    <w:unhideWhenUsed/>
    <w:rsid w:val="00585482"/>
    <w:rPr>
      <w:sz w:val="16"/>
      <w:szCs w:val="16"/>
    </w:rPr>
  </w:style>
  <w:style w:type="paragraph" w:styleId="CommentText">
    <w:name w:val="annotation text"/>
    <w:basedOn w:val="Normal"/>
    <w:link w:val="CommentTextChar"/>
    <w:uiPriority w:val="99"/>
    <w:semiHidden/>
    <w:unhideWhenUsed/>
    <w:rsid w:val="00585482"/>
    <w:pPr>
      <w:spacing w:line="240" w:lineRule="auto"/>
    </w:pPr>
    <w:rPr>
      <w:sz w:val="20"/>
      <w:szCs w:val="20"/>
    </w:rPr>
  </w:style>
  <w:style w:type="character" w:customStyle="1" w:styleId="CommentTextChar">
    <w:name w:val="Comment Text Char"/>
    <w:basedOn w:val="DefaultParagraphFont"/>
    <w:link w:val="CommentText"/>
    <w:uiPriority w:val="99"/>
    <w:semiHidden/>
    <w:rsid w:val="00585482"/>
    <w:rPr>
      <w:sz w:val="20"/>
      <w:szCs w:val="20"/>
    </w:rPr>
  </w:style>
  <w:style w:type="paragraph" w:styleId="CommentSubject">
    <w:name w:val="annotation subject"/>
    <w:basedOn w:val="CommentText"/>
    <w:next w:val="CommentText"/>
    <w:link w:val="CommentSubjectChar"/>
    <w:uiPriority w:val="99"/>
    <w:semiHidden/>
    <w:unhideWhenUsed/>
    <w:rsid w:val="00585482"/>
    <w:rPr>
      <w:b/>
      <w:bCs/>
    </w:rPr>
  </w:style>
  <w:style w:type="character" w:customStyle="1" w:styleId="CommentSubjectChar">
    <w:name w:val="Comment Subject Char"/>
    <w:basedOn w:val="CommentTextChar"/>
    <w:link w:val="CommentSubject"/>
    <w:uiPriority w:val="99"/>
    <w:semiHidden/>
    <w:rsid w:val="00585482"/>
    <w:rPr>
      <w:b/>
      <w:bCs/>
      <w:sz w:val="20"/>
      <w:szCs w:val="20"/>
    </w:rPr>
  </w:style>
  <w:style w:type="paragraph" w:styleId="BalloonText">
    <w:name w:val="Balloon Text"/>
    <w:basedOn w:val="Normal"/>
    <w:link w:val="BalloonTextChar"/>
    <w:uiPriority w:val="99"/>
    <w:semiHidden/>
    <w:unhideWhenUsed/>
    <w:rsid w:val="005854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482"/>
    <w:rPr>
      <w:rFonts w:ascii="Segoe UI" w:hAnsi="Segoe UI" w:cs="Segoe UI"/>
      <w:sz w:val="18"/>
      <w:szCs w:val="18"/>
    </w:rPr>
  </w:style>
  <w:style w:type="character" w:styleId="HTMLCite">
    <w:name w:val="HTML Cite"/>
    <w:basedOn w:val="DefaultParagraphFont"/>
    <w:uiPriority w:val="99"/>
    <w:semiHidden/>
    <w:unhideWhenUsed/>
    <w:rsid w:val="00E251F0"/>
    <w:rPr>
      <w:i/>
      <w:iCs/>
    </w:rPr>
  </w:style>
  <w:style w:type="character" w:customStyle="1" w:styleId="reference-accessdate">
    <w:name w:val="reference-accessdate"/>
    <w:basedOn w:val="DefaultParagraphFont"/>
    <w:rsid w:val="00E251F0"/>
  </w:style>
  <w:style w:type="character" w:styleId="FollowedHyperlink">
    <w:name w:val="FollowedHyperlink"/>
    <w:basedOn w:val="DefaultParagraphFont"/>
    <w:uiPriority w:val="99"/>
    <w:semiHidden/>
    <w:unhideWhenUsed/>
    <w:rsid w:val="00E01499"/>
    <w:rPr>
      <w:color w:val="954F72" w:themeColor="followedHyperlink"/>
      <w:u w:val="single"/>
    </w:rPr>
  </w:style>
  <w:style w:type="paragraph" w:styleId="FootnoteText">
    <w:name w:val="footnote text"/>
    <w:basedOn w:val="Normal"/>
    <w:link w:val="FootnoteTextChar"/>
    <w:uiPriority w:val="99"/>
    <w:semiHidden/>
    <w:unhideWhenUsed/>
    <w:rsid w:val="006737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37C9"/>
    <w:rPr>
      <w:sz w:val="20"/>
      <w:szCs w:val="20"/>
    </w:rPr>
  </w:style>
  <w:style w:type="character" w:styleId="FootnoteReference">
    <w:name w:val="footnote reference"/>
    <w:basedOn w:val="DefaultParagraphFont"/>
    <w:uiPriority w:val="99"/>
    <w:semiHidden/>
    <w:unhideWhenUsed/>
    <w:rsid w:val="006737C9"/>
    <w:rPr>
      <w:vertAlign w:val="superscript"/>
    </w:rPr>
  </w:style>
  <w:style w:type="paragraph" w:styleId="EndnoteText">
    <w:name w:val="endnote text"/>
    <w:basedOn w:val="Normal"/>
    <w:link w:val="EndnoteTextChar"/>
    <w:uiPriority w:val="99"/>
    <w:semiHidden/>
    <w:unhideWhenUsed/>
    <w:rsid w:val="006737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37C9"/>
    <w:rPr>
      <w:sz w:val="20"/>
      <w:szCs w:val="20"/>
    </w:rPr>
  </w:style>
  <w:style w:type="character" w:styleId="EndnoteReference">
    <w:name w:val="endnote reference"/>
    <w:basedOn w:val="DefaultParagraphFont"/>
    <w:uiPriority w:val="99"/>
    <w:semiHidden/>
    <w:unhideWhenUsed/>
    <w:rsid w:val="006737C9"/>
    <w:rPr>
      <w:vertAlign w:val="superscript"/>
    </w:rPr>
  </w:style>
  <w:style w:type="paragraph" w:styleId="Bibliography">
    <w:name w:val="Bibliography"/>
    <w:basedOn w:val="Normal"/>
    <w:next w:val="Normal"/>
    <w:uiPriority w:val="37"/>
    <w:unhideWhenUsed/>
    <w:rsid w:val="006737C9"/>
    <w:pPr>
      <w:tabs>
        <w:tab w:val="left" w:pos="504"/>
      </w:tabs>
      <w:spacing w:after="240" w:line="240" w:lineRule="auto"/>
      <w:ind w:left="504" w:hanging="504"/>
    </w:pPr>
  </w:style>
  <w:style w:type="paragraph" w:styleId="Revision">
    <w:name w:val="Revision"/>
    <w:hidden/>
    <w:uiPriority w:val="99"/>
    <w:semiHidden/>
    <w:rsid w:val="002342FD"/>
    <w:pPr>
      <w:spacing w:after="0" w:line="240" w:lineRule="auto"/>
    </w:pPr>
  </w:style>
  <w:style w:type="paragraph" w:styleId="NormalWeb">
    <w:name w:val="Normal (Web)"/>
    <w:basedOn w:val="Normal"/>
    <w:uiPriority w:val="99"/>
    <w:unhideWhenUsed/>
    <w:rsid w:val="00CF0D1E"/>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tab-span">
    <w:name w:val="apple-tab-span"/>
    <w:basedOn w:val="DefaultParagraphFont"/>
    <w:rsid w:val="00483DEF"/>
  </w:style>
</w:styles>
</file>

<file path=word/webSettings.xml><?xml version="1.0" encoding="utf-8"?>
<w:webSettings xmlns:r="http://schemas.openxmlformats.org/officeDocument/2006/relationships" xmlns:w="http://schemas.openxmlformats.org/wordprocessingml/2006/main">
  <w:divs>
    <w:div w:id="68622693">
      <w:bodyDiv w:val="1"/>
      <w:marLeft w:val="0"/>
      <w:marRight w:val="0"/>
      <w:marTop w:val="0"/>
      <w:marBottom w:val="0"/>
      <w:divBdr>
        <w:top w:val="none" w:sz="0" w:space="0" w:color="auto"/>
        <w:left w:val="none" w:sz="0" w:space="0" w:color="auto"/>
        <w:bottom w:val="none" w:sz="0" w:space="0" w:color="auto"/>
        <w:right w:val="none" w:sz="0" w:space="0" w:color="auto"/>
      </w:divBdr>
    </w:div>
    <w:div w:id="248775407">
      <w:bodyDiv w:val="1"/>
      <w:marLeft w:val="0"/>
      <w:marRight w:val="0"/>
      <w:marTop w:val="0"/>
      <w:marBottom w:val="0"/>
      <w:divBdr>
        <w:top w:val="none" w:sz="0" w:space="0" w:color="auto"/>
        <w:left w:val="none" w:sz="0" w:space="0" w:color="auto"/>
        <w:bottom w:val="none" w:sz="0" w:space="0" w:color="auto"/>
        <w:right w:val="none" w:sz="0" w:space="0" w:color="auto"/>
      </w:divBdr>
    </w:div>
    <w:div w:id="295375870">
      <w:bodyDiv w:val="1"/>
      <w:marLeft w:val="0"/>
      <w:marRight w:val="0"/>
      <w:marTop w:val="0"/>
      <w:marBottom w:val="0"/>
      <w:divBdr>
        <w:top w:val="none" w:sz="0" w:space="0" w:color="auto"/>
        <w:left w:val="none" w:sz="0" w:space="0" w:color="auto"/>
        <w:bottom w:val="none" w:sz="0" w:space="0" w:color="auto"/>
        <w:right w:val="none" w:sz="0" w:space="0" w:color="auto"/>
      </w:divBdr>
    </w:div>
    <w:div w:id="501894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8C5BED-8DD0-47D1-83D2-B697CB800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Pages>
  <Words>862</Words>
  <Characters>4915</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3</cp:revision>
  <dcterms:created xsi:type="dcterms:W3CDTF">2017-11-18T07:22:00Z</dcterms:created>
  <dcterms:modified xsi:type="dcterms:W3CDTF">2017-11-18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6"&gt;&lt;session id="6e1rmPli"/&gt;&lt;style id="http://www.zotero.org/styles/j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